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168109" w14:textId="24928097" w:rsidR="00A7435B" w:rsidRDefault="00EC7B4D">
      <w:proofErr w:type="spellStart"/>
      <w:r>
        <w:t>fodder_doc</w:t>
      </w:r>
      <w:proofErr w:type="spellEnd"/>
    </w:p>
    <w:p w14:paraId="235BEDBC" w14:textId="18BC1DB7" w:rsidR="00EC7B4D" w:rsidRDefault="00EC7B4D"/>
    <w:p w14:paraId="03CCB5D9" w14:textId="7806E702" w:rsidR="00EC7B4D" w:rsidRDefault="00EC7B4D">
      <w:r>
        <w:t>Intro</w:t>
      </w:r>
    </w:p>
    <w:p w14:paraId="1A0BD120" w14:textId="77777777" w:rsidR="00EC7B4D" w:rsidRDefault="00EC7B4D" w:rsidP="00EC7B4D">
      <w:pPr>
        <w:rPr>
          <w:rFonts w:asciiTheme="majorHAnsi" w:hAnsiTheme="majorHAnsi" w:cstheme="majorHAnsi"/>
        </w:rPr>
      </w:pPr>
      <w:r>
        <w:rPr>
          <w:rFonts w:asciiTheme="majorHAnsi" w:hAnsiTheme="majorHAnsi" w:cstheme="majorHAnsi"/>
        </w:rPr>
        <w:t xml:space="preserve">Genetic underpinnings may contribute to any aspect of life history, </w:t>
      </w:r>
      <w:proofErr w:type="gramStart"/>
      <w:r>
        <w:rPr>
          <w:rFonts w:asciiTheme="majorHAnsi" w:hAnsiTheme="majorHAnsi" w:cstheme="majorHAnsi"/>
        </w:rPr>
        <w:t>ecology</w:t>
      </w:r>
      <w:proofErr w:type="gramEnd"/>
      <w:r>
        <w:rPr>
          <w:rFonts w:asciiTheme="majorHAnsi" w:hAnsiTheme="majorHAnsi" w:cstheme="majorHAnsi"/>
        </w:rPr>
        <w:t xml:space="preserve"> and physiology. </w:t>
      </w:r>
      <w:proofErr w:type="gramStart"/>
      <w:r>
        <w:rPr>
          <w:rFonts w:asciiTheme="majorHAnsi" w:hAnsiTheme="majorHAnsi" w:cstheme="majorHAnsi"/>
        </w:rPr>
        <w:t>Therefore</w:t>
      </w:r>
      <w:proofErr w:type="gramEnd"/>
      <w:r>
        <w:rPr>
          <w:rFonts w:asciiTheme="majorHAnsi" w:hAnsiTheme="majorHAnsi" w:cstheme="majorHAnsi"/>
        </w:rPr>
        <w:t xml:space="preserve"> developing genomic resources and maintenance of genetic diversity within the species are key components to </w:t>
      </w:r>
    </w:p>
    <w:p w14:paraId="52627252" w14:textId="77777777" w:rsidR="00EC7B4D" w:rsidRDefault="00EC7B4D" w:rsidP="00EC7B4D">
      <w:pPr>
        <w:rPr>
          <w:rFonts w:asciiTheme="majorHAnsi" w:hAnsiTheme="majorHAnsi" w:cstheme="majorHAnsi"/>
        </w:rPr>
      </w:pPr>
    </w:p>
    <w:p w14:paraId="25C88863" w14:textId="77777777" w:rsidR="00EC7B4D" w:rsidRPr="006D3374" w:rsidRDefault="00EC7B4D" w:rsidP="00EC7B4D">
      <w:pPr>
        <w:autoSpaceDE w:val="0"/>
        <w:autoSpaceDN w:val="0"/>
        <w:adjustRightInd w:val="0"/>
        <w:rPr>
          <w:rFonts w:ascii="pÊ)Õ˛" w:hAnsi="pÊ)Õ˛" w:cs="pÊ)Õ˛"/>
        </w:rPr>
      </w:pPr>
      <w:r>
        <w:rPr>
          <w:rFonts w:asciiTheme="majorHAnsi" w:hAnsiTheme="majorHAnsi" w:cstheme="majorHAnsi"/>
        </w:rPr>
        <w:t xml:space="preserve">genetic diversity = closely tied to the </w:t>
      </w:r>
      <w:r>
        <w:rPr>
          <w:rFonts w:ascii="pÊ)Õ˛" w:hAnsi="pÊ)Õ˛" w:cs="pÊ)Õ˛"/>
        </w:rPr>
        <w:t>evolutionary capacity for adaptation to environmental change</w:t>
      </w:r>
    </w:p>
    <w:p w14:paraId="1924F437" w14:textId="77777777" w:rsidR="00EC7B4D" w:rsidRDefault="00EC7B4D" w:rsidP="00EC7B4D">
      <w:pPr>
        <w:rPr>
          <w:rFonts w:asciiTheme="majorHAnsi" w:hAnsiTheme="majorHAnsi" w:cstheme="majorHAnsi"/>
        </w:rPr>
      </w:pPr>
    </w:p>
    <w:p w14:paraId="39B9A8F0" w14:textId="77777777" w:rsidR="00EC7B4D" w:rsidRDefault="00EC7B4D" w:rsidP="00EC7B4D">
      <w:pPr>
        <w:rPr>
          <w:rFonts w:asciiTheme="majorHAnsi" w:hAnsiTheme="majorHAnsi" w:cstheme="majorHAnsi"/>
        </w:rPr>
      </w:pPr>
      <w:r>
        <w:rPr>
          <w:rFonts w:asciiTheme="majorHAnsi" w:hAnsiTheme="majorHAnsi" w:cstheme="majorHAnsi"/>
        </w:rPr>
        <w:t xml:space="preserve"> phenotypic variation to allow for a broad respond to climatic factors deeply influencing the Delta. </w:t>
      </w:r>
      <w:proofErr w:type="gramStart"/>
      <w:r>
        <w:rPr>
          <w:rFonts w:asciiTheme="majorHAnsi" w:hAnsiTheme="majorHAnsi" w:cstheme="majorHAnsi"/>
        </w:rPr>
        <w:t>Three  key</w:t>
      </w:r>
      <w:proofErr w:type="gramEnd"/>
      <w:r>
        <w:rPr>
          <w:rFonts w:asciiTheme="majorHAnsi" w:hAnsiTheme="majorHAnsi" w:cstheme="majorHAnsi"/>
        </w:rPr>
        <w:t xml:space="preserve"> components to</w:t>
      </w:r>
    </w:p>
    <w:p w14:paraId="2292D98E" w14:textId="77777777" w:rsidR="00EC7B4D" w:rsidRDefault="00EC7B4D" w:rsidP="00EC7B4D">
      <w:pPr>
        <w:rPr>
          <w:rFonts w:asciiTheme="majorHAnsi" w:hAnsiTheme="majorHAnsi" w:cstheme="majorHAnsi"/>
        </w:rPr>
      </w:pPr>
    </w:p>
    <w:p w14:paraId="76B0D24E" w14:textId="77777777" w:rsidR="00EC7B4D" w:rsidRDefault="00EC7B4D" w:rsidP="00EC7B4D">
      <w:pPr>
        <w:rPr>
          <w:rFonts w:asciiTheme="majorHAnsi" w:hAnsiTheme="majorHAnsi" w:cstheme="majorHAnsi"/>
        </w:rPr>
      </w:pPr>
      <w:r>
        <w:rPr>
          <w:rFonts w:asciiTheme="majorHAnsi" w:hAnsiTheme="majorHAnsi" w:cstheme="majorHAnsi"/>
        </w:rPr>
        <w:t xml:space="preserve"> of basic ecology is phenotypic variation; thus, maintenance of genetic diversity is essential as it is tied to the </w:t>
      </w:r>
      <w:r w:rsidRPr="00170D69">
        <w:rPr>
          <w:rFonts w:asciiTheme="majorHAnsi" w:hAnsiTheme="majorHAnsi" w:cstheme="majorHAnsi"/>
        </w:rPr>
        <w:t>evolutionary</w:t>
      </w:r>
      <w:r>
        <w:rPr>
          <w:rFonts w:asciiTheme="majorHAnsi" w:hAnsiTheme="majorHAnsi" w:cstheme="majorHAnsi"/>
        </w:rPr>
        <w:t xml:space="preserve"> </w:t>
      </w:r>
      <w:r w:rsidRPr="00170D69">
        <w:rPr>
          <w:rFonts w:asciiTheme="majorHAnsi" w:hAnsiTheme="majorHAnsi" w:cstheme="majorHAnsi"/>
        </w:rPr>
        <w:t>capacity for adaptation to environmental change</w:t>
      </w:r>
      <w:r>
        <w:rPr>
          <w:rFonts w:asciiTheme="majorHAnsi" w:hAnsiTheme="majorHAnsi" w:cstheme="majorHAnsi"/>
        </w:rPr>
        <w:t>. To assess genetic diversity within delta smelt, contemporary and historical effective population size estimates were made using 2318[</w:t>
      </w:r>
      <w:proofErr w:type="spellStart"/>
      <w:r>
        <w:rPr>
          <w:rFonts w:asciiTheme="majorHAnsi" w:hAnsiTheme="majorHAnsi" w:cstheme="majorHAnsi"/>
        </w:rPr>
        <w:t>tk</w:t>
      </w:r>
      <w:proofErr w:type="spellEnd"/>
      <w:r>
        <w:rPr>
          <w:rFonts w:asciiTheme="majorHAnsi" w:hAnsiTheme="majorHAnsi" w:cstheme="majorHAnsi"/>
        </w:rPr>
        <w:t>] samples from 25[</w:t>
      </w:r>
      <w:proofErr w:type="spellStart"/>
      <w:r>
        <w:rPr>
          <w:rFonts w:asciiTheme="majorHAnsi" w:hAnsiTheme="majorHAnsi" w:cstheme="majorHAnsi"/>
        </w:rPr>
        <w:t>tk</w:t>
      </w:r>
      <w:proofErr w:type="spellEnd"/>
      <w:r>
        <w:rPr>
          <w:rFonts w:asciiTheme="majorHAnsi" w:hAnsiTheme="majorHAnsi" w:cstheme="majorHAnsi"/>
        </w:rPr>
        <w:t>] generations.</w:t>
      </w:r>
    </w:p>
    <w:p w14:paraId="7881039A" w14:textId="77777777" w:rsidR="00EC7B4D" w:rsidRDefault="00EC7B4D" w:rsidP="00EC7B4D">
      <w:pPr>
        <w:rPr>
          <w:rFonts w:asciiTheme="majorHAnsi" w:hAnsiTheme="majorHAnsi" w:cstheme="majorHAnsi"/>
        </w:rPr>
      </w:pPr>
    </w:p>
    <w:p w14:paraId="08742229" w14:textId="77777777" w:rsidR="00EC7B4D" w:rsidRDefault="00EC7B4D" w:rsidP="00EC7B4D">
      <w:pPr>
        <w:rPr>
          <w:rFonts w:asciiTheme="majorHAnsi" w:hAnsiTheme="majorHAnsi" w:cstheme="majorHAnsi"/>
        </w:rPr>
      </w:pPr>
      <w:r>
        <w:rPr>
          <w:rFonts w:asciiTheme="majorHAnsi" w:hAnsiTheme="majorHAnsi" w:cstheme="majorHAnsi"/>
        </w:rPr>
        <w:t xml:space="preserve"> Conservation of genetic diversity within the species will require several components, including an assembled genome to allow for fine-scale genomic change, quantifying genetic diversity through time, and identifying loci to assist in non-lethal monitoring methods of population dynamics, such as sex ratios, of the species. </w:t>
      </w:r>
    </w:p>
    <w:p w14:paraId="6A4F3211" w14:textId="77777777" w:rsidR="00EC7B4D" w:rsidRDefault="00EC7B4D" w:rsidP="00EC7B4D">
      <w:pPr>
        <w:rPr>
          <w:rFonts w:asciiTheme="majorHAnsi" w:hAnsiTheme="majorHAnsi" w:cstheme="majorHAnsi"/>
        </w:rPr>
      </w:pPr>
    </w:p>
    <w:p w14:paraId="7B40B8B3" w14:textId="77777777" w:rsidR="00EC7B4D" w:rsidRPr="001B340B" w:rsidRDefault="00EC7B4D" w:rsidP="00EC7B4D">
      <w:pPr>
        <w:rPr>
          <w:rFonts w:asciiTheme="majorHAnsi" w:hAnsiTheme="majorHAnsi" w:cstheme="majorHAnsi"/>
        </w:rPr>
      </w:pPr>
      <w:r>
        <w:rPr>
          <w:rFonts w:asciiTheme="majorHAnsi" w:hAnsiTheme="majorHAnsi" w:cstheme="majorHAnsi"/>
        </w:rPr>
        <w:t xml:space="preserve">genetic resources for and monitoring genetic diversity within delta smelt is a critical step to aid in research efforts for making informed decisions to manage this imperiled species. Resource development requires genomic tools for </w:t>
      </w:r>
    </w:p>
    <w:p w14:paraId="7CFA94E6" w14:textId="77777777" w:rsidR="00EC7B4D" w:rsidRDefault="00EC7B4D" w:rsidP="00EC7B4D">
      <w:pPr>
        <w:rPr>
          <w:rFonts w:asciiTheme="majorHAnsi" w:hAnsiTheme="majorHAnsi" w:cstheme="majorHAnsi"/>
        </w:rPr>
      </w:pPr>
    </w:p>
    <w:p w14:paraId="342F2EB8" w14:textId="77777777" w:rsidR="00EC7B4D" w:rsidRDefault="00EC7B4D" w:rsidP="00EC7B4D">
      <w:pPr>
        <w:rPr>
          <w:rFonts w:asciiTheme="majorHAnsi" w:hAnsiTheme="majorHAnsi" w:cstheme="majorHAnsi"/>
        </w:rPr>
      </w:pPr>
    </w:p>
    <w:p w14:paraId="112029BB" w14:textId="77777777" w:rsidR="00EC7B4D" w:rsidRPr="00833A33" w:rsidRDefault="00EC7B4D" w:rsidP="00EC7B4D">
      <w:pPr>
        <w:rPr>
          <w:rFonts w:asciiTheme="majorHAnsi" w:hAnsiTheme="majorHAnsi" w:cstheme="majorHAnsi"/>
        </w:rPr>
      </w:pPr>
      <w:r w:rsidRPr="00833A33">
        <w:rPr>
          <w:rFonts w:asciiTheme="majorHAnsi" w:hAnsiTheme="majorHAnsi" w:cstheme="majorHAnsi"/>
        </w:rPr>
        <w:t>The abundance of delta smelt (</w:t>
      </w:r>
      <w:proofErr w:type="spellStart"/>
      <w:r w:rsidRPr="00833A33">
        <w:rPr>
          <w:rFonts w:asciiTheme="majorHAnsi" w:hAnsiTheme="majorHAnsi" w:cstheme="majorHAnsi"/>
          <w:i/>
          <w:iCs/>
        </w:rPr>
        <w:t>Hypomesus</w:t>
      </w:r>
      <w:proofErr w:type="spellEnd"/>
      <w:r w:rsidRPr="00833A33">
        <w:rPr>
          <w:rFonts w:asciiTheme="majorHAnsi" w:hAnsiTheme="majorHAnsi" w:cstheme="majorHAnsi"/>
          <w:i/>
          <w:iCs/>
        </w:rPr>
        <w:t xml:space="preserve"> </w:t>
      </w:r>
      <w:proofErr w:type="spellStart"/>
      <w:r w:rsidRPr="00833A33">
        <w:rPr>
          <w:rFonts w:asciiTheme="majorHAnsi" w:hAnsiTheme="majorHAnsi" w:cstheme="majorHAnsi"/>
          <w:i/>
          <w:iCs/>
        </w:rPr>
        <w:t>transpacificus</w:t>
      </w:r>
      <w:proofErr w:type="spellEnd"/>
      <w:r w:rsidRPr="00833A33">
        <w:rPr>
          <w:rFonts w:asciiTheme="majorHAnsi" w:hAnsiTheme="majorHAnsi" w:cstheme="majorHAnsi"/>
        </w:rPr>
        <w:t>) has been in decline for decades</w:t>
      </w:r>
      <w:r w:rsidRPr="00833A33">
        <w:rPr>
          <w:rFonts w:asciiTheme="majorHAnsi" w:hAnsiTheme="majorHAnsi" w:cstheme="majorHAnsi"/>
        </w:rPr>
        <w:fldChar w:fldCharType="begin"/>
      </w:r>
      <w:r>
        <w:rPr>
          <w:rFonts w:asciiTheme="majorHAnsi" w:hAnsiTheme="majorHAnsi" w:cstheme="majorHAnsi"/>
        </w:rPr>
        <w:instrText xml:space="preserve"> ADDIN ZOTERO_ITEM CSL_CITATION {"citationID":"qAXBxzdW","properties":{"formattedCitation":"\\super 8,9\\nosupersub{}","plainCitation":"8,9","noteIndex":0},"citationItems":[{"id":225,"uris":["http://zotero.org/users/local/3tku6QP0/items/KQW7IYHW"],"uri":["http://zotero.org/users/local/3tku6QP0/items/KQW7IYHW"],"itemData":{"id":225,"type":"article-journal","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container-title":"San Francisco Estuary and Watershed Science","issue":"2","page":"1-40","title":"Delta Smelt: LIfe History and Decline of a Once-Adundant Species in the San Francisco Estuary","volume":"14","author":[{"family":"Moyle","given":"Peter B.","suffix":"Brown, Larry R., Durand, John R., Hobbs, James A."}],"issued":{"date-parts":[["2016"]]}}},{"id":300,"uris":["http://zotero.org/users/local/3tku6QP0/items/EMHS97DW"],"uri":["http://zotero.org/users/local/3tku6QP0/items/EMHS97DW"],"itemData":{"id":300,"type":"book","abstract":"When the first edition of Inland Fishes of California was published in 1976, it was a benchmark reference. Since that time, our knowledge of California's freshwater fishes has dramatically increased. This completely revised edition incorporates a vast amount of new information and creates a fresh synthesis of the historical data. Written by the leading expert on California's freshwater fishes and illustrated with beautiful line drawings, this compendium is the single best source for understanding and identifying the state's freshwater fishes. It is an essential resource for anyone who needs to have accurate and detailed information on California's fishes at their fingertips. Since the 1870s, the state's native fishes have been joined by thirty-four alien species, which now dominate many bodies of water. This book treats both native and introduced species, first in a key for identification, and then in individual species accounts covering characteristics, taxonomy, names, distribution, and life history. Each account includes the author's personal assessment of how well the species is doing and problems associated with its management. Most of the native fishes are found only in California and show many wonderful adaptations for living in the state's diverse waters. Unfortunately, many are also in danger of extinction. The message underlying the first edition of this book was that we knew astonishingly little about many of California's inland fishes. Although our knowledge is increasing, full accounts of some native fishes may not be complete before they become extinct. Preventing the loss of native fishes is the major goal of this book, and Moyle makes important suggestions for conservation strategies as well as presenting up-to-date information on ecology, life history, and distribution. With this knowledge, preserving our native fishes becomes possible even in the face of the state's growing economy and population.","collection-title":"Copeia","ISBN":"0-520-22754-9","note":"page: 682\nDOI: 10.1643/OT-03-100","number-of-pages":"680","title":"Inland Fishes of California","URL":"http://www.waterboards.ca.gov/water_issues/programs/tmdl/records/state_board/1998/ref2608.pdf","author":[{"family":"Moyle","given":"P B"}],"issued":{"date-parts":[["2003"]]}}}],"schema":"https://github.com/citation-style-language/schema/raw/master/csl-citation.json"} </w:instrText>
      </w:r>
      <w:r w:rsidRPr="00833A33">
        <w:rPr>
          <w:rFonts w:asciiTheme="majorHAnsi" w:hAnsiTheme="majorHAnsi" w:cstheme="majorHAnsi"/>
        </w:rPr>
        <w:fldChar w:fldCharType="separate"/>
      </w:r>
      <w:r w:rsidRPr="00F567B5">
        <w:rPr>
          <w:rFonts w:ascii="Calibri Light" w:hAnsiTheme="majorHAnsi" w:cs="Calibri Light"/>
          <w:vertAlign w:val="superscript"/>
        </w:rPr>
        <w:t>8,9</w:t>
      </w:r>
      <w:r w:rsidRPr="00833A33">
        <w:rPr>
          <w:rFonts w:asciiTheme="majorHAnsi" w:hAnsiTheme="majorHAnsi" w:cstheme="majorHAnsi"/>
        </w:rPr>
        <w:fldChar w:fldCharType="end"/>
      </w:r>
      <w:r w:rsidRPr="00833A33">
        <w:rPr>
          <w:rFonts w:asciiTheme="majorHAnsi" w:hAnsiTheme="majorHAnsi" w:cstheme="majorHAnsi"/>
        </w:rPr>
        <w:t>. Genetic tools have been useful for several management concerns: monitoring overall diversity and effective population size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n the wild population, genetic management in the captive population, developing assays to detect hybrids between delta smelt, </w:t>
      </w:r>
      <w:proofErr w:type="spellStart"/>
      <w:r w:rsidRPr="00833A33">
        <w:rPr>
          <w:rFonts w:asciiTheme="majorHAnsi" w:hAnsiTheme="majorHAnsi" w:cstheme="majorHAnsi"/>
        </w:rPr>
        <w:t>wakasagi</w:t>
      </w:r>
      <w:proofErr w:type="spellEnd"/>
      <w:r w:rsidRPr="00833A33">
        <w:rPr>
          <w:rFonts w:asciiTheme="majorHAnsi" w:hAnsiTheme="majorHAnsi" w:cstheme="majorHAnsi"/>
        </w:rPr>
        <w:t>, and longfin smelt, and developing assays for eDNA sampling or species identification</w:t>
      </w:r>
      <w:r w:rsidRPr="00833A33">
        <w:rPr>
          <w:rFonts w:asciiTheme="majorHAnsi" w:hAnsiTheme="majorHAnsi" w:cstheme="majorHAnsi"/>
        </w:rPr>
        <w:fldChar w:fldCharType="begin"/>
      </w:r>
      <w:r>
        <w:rPr>
          <w:rFonts w:asciiTheme="majorHAnsi" w:hAnsiTheme="majorHAnsi" w:cstheme="majorHAnsi"/>
        </w:rPr>
        <w:instrText xml:space="preserve"> ADDIN ZOTERO_ITEM CSL_CITATION {"citationID":"N8vnZB7I","properties":{"formattedCitation":"\\super 10\\uc0\\u8211{}12\\nosupersub{}","plainCitation":"10–12","noteIndex":0},"citationItems":[{"id":472,"uris":["http://zotero.org/users/local/3tku6QP0/items/KYCADNDA"],"uri":["http://zotero.org/users/local/3tku6QP0/items/KYCADNDA"],"itemData":{"id":472,"type":"article-journal","container-title":"Conservation Genetics","DOI":"10.1007/s10592-013-0555-y","ISSN":"1566-0621, 1572-9737","issue":"2","journalAbbreviation":"Conserv Genet","language":"en","page":"489-494","source":"DOI.org (Crossref)","title":"Hybridization between delta smelt and two other species within the family Osmeridae in the San Francisco Bay-Delta","volume":"15","author":[{"family":"Fisch","given":"Kathleen M."},{"family":"Mahardja","given":"Brian"},{"family":"Burton","given":"Ronald S."},{"family":"May","given":"Bernie"}],"issued":{"date-parts":[["2014",4]]}}},{"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id":529,"uris":["http://zotero.org/users/local/3tku6QP0/items/2BA6BASD"],"uri":["http://zotero.org/users/local/3tku6QP0/items/2BA6BASD"],"itemData":{"id":529,"type":"article-journal","container-title":"Molecular Ecology Resources","DOI":"10.1111/1755-0998.12305","issue":"2","page":"278-284","title":"Ten real-time PCR assays for detection of fish predation at the community level in the San Francisco Estuary–Delta","volume":"15","author":[{"family":"Brandl","given":"Scott"},{"family":"Schumer","given":"Gregg"},{"family":"Schreier","given":"Brian M."},{"family":"Conrad","given":"Jessica L."},{"family":"May","given":"Bernie"},{"family":"Baerwald","given":"Melinda R."}],"issued":{"date-parts":[["2015"]]}}}],"schema":"https://github.com/citation-style-language/schema/raw/master/csl-citation.json"} </w:instrText>
      </w:r>
      <w:r w:rsidRPr="00833A33">
        <w:rPr>
          <w:rFonts w:asciiTheme="majorHAnsi" w:hAnsiTheme="majorHAnsi" w:cstheme="majorHAnsi"/>
        </w:rPr>
        <w:fldChar w:fldCharType="separate"/>
      </w:r>
      <w:r w:rsidRPr="00F567B5">
        <w:rPr>
          <w:rFonts w:ascii="Calibri Light" w:hAnsiTheme="majorHAnsi" w:cs="Calibri Light"/>
          <w:vertAlign w:val="superscript"/>
        </w:rPr>
        <w:t>10–12</w:t>
      </w:r>
      <w:r w:rsidRPr="00833A33">
        <w:rPr>
          <w:rFonts w:asciiTheme="majorHAnsi" w:hAnsiTheme="majorHAnsi" w:cstheme="majorHAnsi"/>
        </w:rPr>
        <w:fldChar w:fldCharType="end"/>
      </w:r>
      <w:r w:rsidRPr="00833A33">
        <w:rPr>
          <w:rFonts w:asciiTheme="majorHAnsi" w:hAnsiTheme="majorHAnsi" w:cstheme="majorHAnsi"/>
        </w:rPr>
        <w:t xml:space="preserve">. Attempts at quantifying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n the wild population have been hampered by several interacting factors including a lack of power from using microsatellite markers and a very large historical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fldChar w:fldCharType="begin"/>
      </w:r>
      <w:r>
        <w:rPr>
          <w:rFonts w:asciiTheme="majorHAnsi" w:hAnsiTheme="majorHAnsi" w:cstheme="majorHAnsi"/>
        </w:rPr>
        <w:instrText xml:space="preserve"> ADDIN ZOTERO_ITEM CSL_CITATION {"citationID":"j0bUbSld","properties":{"formattedCitation":"\\super 2,13\\nosupersub{}","plainCitation":"2,13","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lBhlGtSH/UvqDBckR","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Pr="00833A33">
        <w:rPr>
          <w:rFonts w:asciiTheme="majorHAnsi" w:hAnsiTheme="majorHAnsi" w:cstheme="majorHAnsi"/>
        </w:rPr>
        <w:fldChar w:fldCharType="separate"/>
      </w:r>
      <w:r w:rsidRPr="00F567B5">
        <w:rPr>
          <w:rFonts w:ascii="Calibri Light" w:hAnsiTheme="majorHAnsi" w:cs="Calibri Light"/>
          <w:vertAlign w:val="superscript"/>
        </w:rPr>
        <w:t>2,13</w:t>
      </w:r>
      <w:r w:rsidRPr="00833A33">
        <w:rPr>
          <w:rFonts w:asciiTheme="majorHAnsi" w:hAnsiTheme="majorHAnsi" w:cstheme="majorHAnsi"/>
        </w:rPr>
        <w:fldChar w:fldCharType="end"/>
      </w:r>
      <w:r w:rsidRPr="00833A33">
        <w:rPr>
          <w:rFonts w:asciiTheme="majorHAnsi" w:hAnsiTheme="majorHAnsi" w:cstheme="majorHAnsi"/>
        </w:rPr>
        <w:t xml:space="preserve">. </w:t>
      </w:r>
      <w:proofErr w:type="gramStart"/>
      <w:r w:rsidRPr="00833A33">
        <w:rPr>
          <w:rFonts w:asciiTheme="majorHAnsi" w:hAnsiTheme="majorHAnsi" w:cstheme="majorHAnsi"/>
        </w:rPr>
        <w:t>In order to</w:t>
      </w:r>
      <w:proofErr w:type="gramEnd"/>
      <w:r w:rsidRPr="00833A33">
        <w:rPr>
          <w:rFonts w:asciiTheme="majorHAnsi" w:hAnsiTheme="majorHAnsi" w:cstheme="majorHAnsi"/>
        </w:rPr>
        <w:t xml:space="preserve"> improve estimates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we assembled the delta smelt genome. We then leveraged the genome to estimate contemporary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and the loss of genome-wide diversity between 1993 and 2020, interrogate domestication selection, and search for a sex marker. While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s useful for monitoring purposes, we strongly advice against the use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alone for making management decisions. </w:t>
      </w:r>
    </w:p>
    <w:p w14:paraId="19ED9918" w14:textId="77777777" w:rsidR="00EC7B4D" w:rsidRPr="00833A33" w:rsidRDefault="00EC7B4D" w:rsidP="00EC7B4D">
      <w:pPr>
        <w:rPr>
          <w:rFonts w:asciiTheme="majorHAnsi" w:hAnsiTheme="majorHAnsi" w:cstheme="majorHAnsi"/>
        </w:rPr>
      </w:pPr>
    </w:p>
    <w:p w14:paraId="4B16DD00" w14:textId="77777777" w:rsidR="00EC7B4D" w:rsidRPr="00833A33" w:rsidRDefault="00EC7B4D" w:rsidP="00EC7B4D">
      <w:pPr>
        <w:rPr>
          <w:rFonts w:asciiTheme="majorHAnsi" w:hAnsiTheme="majorHAnsi" w:cstheme="majorHAnsi"/>
        </w:rPr>
      </w:pPr>
      <w:r w:rsidRPr="00833A33">
        <w:rPr>
          <w:rFonts w:asciiTheme="majorHAnsi" w:hAnsiTheme="majorHAnsi" w:cstheme="majorHAnsi"/>
        </w:rPr>
        <w:t>For this project our tasks were to: 1) assemble a high-quality reference genome for delta smelt that is publicly available for all researchers, 2) estimate contemporary effective population sizes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for the wild 2017 to 2019 birth year cohorts of delta smelt, 3) search for genetic evidence of </w:t>
      </w:r>
      <w:r w:rsidRPr="00833A33">
        <w:rPr>
          <w:rFonts w:asciiTheme="majorHAnsi" w:hAnsiTheme="majorHAnsi" w:cstheme="majorHAnsi"/>
        </w:rPr>
        <w:lastRenderedPageBreak/>
        <w:t xml:space="preserve">domestication selection across the genome, and 4) search for sex-specific markers and/or chromosomes in delta smelt. </w:t>
      </w:r>
      <w:proofErr w:type="gramStart"/>
      <w:r w:rsidRPr="00833A33">
        <w:rPr>
          <w:rFonts w:asciiTheme="majorHAnsi" w:hAnsiTheme="majorHAnsi" w:cstheme="majorHAnsi"/>
        </w:rPr>
        <w:t>In order to</w:t>
      </w:r>
      <w:proofErr w:type="gramEnd"/>
      <w:r w:rsidRPr="00833A33">
        <w:rPr>
          <w:rFonts w:asciiTheme="majorHAnsi" w:hAnsiTheme="majorHAnsi" w:cstheme="majorHAnsi"/>
        </w:rPr>
        <w:t xml:space="preserve"> obtain a more comprehensive understanding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through time, we have expanded Task 2 to include analysis of historical datasets of delta smelt dating back to 1995 and samples collected from 2020. The status of each deliverable is listed in Table 1. We have divided this final report into 4 sections, each with its own background, methods, </w:t>
      </w:r>
      <w:proofErr w:type="gramStart"/>
      <w:r w:rsidRPr="00833A33">
        <w:rPr>
          <w:rFonts w:asciiTheme="majorHAnsi" w:hAnsiTheme="majorHAnsi" w:cstheme="majorHAnsi"/>
        </w:rPr>
        <w:t>results</w:t>
      </w:r>
      <w:proofErr w:type="gramEnd"/>
      <w:r w:rsidRPr="00833A33">
        <w:rPr>
          <w:rFonts w:asciiTheme="majorHAnsi" w:hAnsiTheme="majorHAnsi" w:cstheme="majorHAnsi"/>
        </w:rPr>
        <w:t xml:space="preserve"> and discussion, followed by a final conclusion integrating our findings. </w:t>
      </w:r>
    </w:p>
    <w:p w14:paraId="47291414" w14:textId="77777777" w:rsidR="00EC7B4D" w:rsidRDefault="00EC7B4D" w:rsidP="00EC7B4D"/>
    <w:p w14:paraId="3BD921FA" w14:textId="314F0824" w:rsidR="00EC7B4D" w:rsidRDefault="00EC7B4D"/>
    <w:p w14:paraId="3FF80DD1" w14:textId="2513D006" w:rsidR="0094076A" w:rsidRDefault="0094076A">
      <w:r>
        <w:t>GENOME</w:t>
      </w:r>
    </w:p>
    <w:p w14:paraId="16970904" w14:textId="77777777" w:rsidR="0094076A" w:rsidRDefault="0094076A"/>
    <w:p w14:paraId="1BA7EC2F" w14:textId="1A3423FD" w:rsidR="0088686E" w:rsidRDefault="0088686E" w:rsidP="0088686E">
      <w:pPr>
        <w:spacing w:line="276" w:lineRule="auto"/>
        <w:ind w:right="270"/>
        <w:rPr>
          <w:rFonts w:asciiTheme="majorHAnsi" w:hAnsiTheme="majorHAnsi" w:cstheme="majorHAnsi"/>
          <w:color w:val="00000A"/>
        </w:rPr>
      </w:pPr>
      <w:r>
        <w:rPr>
          <w:rFonts w:asciiTheme="majorHAnsi" w:hAnsiTheme="majorHAnsi" w:cstheme="majorHAnsi"/>
          <w:color w:val="00000A"/>
        </w:rPr>
        <w:t>Genome</w:t>
      </w:r>
      <w:r w:rsidR="0094076A">
        <w:rPr>
          <w:rFonts w:asciiTheme="majorHAnsi" w:hAnsiTheme="majorHAnsi" w:cstheme="majorHAnsi"/>
          <w:color w:val="00000A"/>
        </w:rPr>
        <w:t xml:space="preserve"> Intro</w:t>
      </w:r>
      <w:r>
        <w:rPr>
          <w:rFonts w:asciiTheme="majorHAnsi" w:hAnsiTheme="majorHAnsi" w:cstheme="majorHAnsi"/>
          <w:color w:val="00000A"/>
        </w:rPr>
        <w:t>: Why?</w:t>
      </w:r>
    </w:p>
    <w:p w14:paraId="141C81AC"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innovation (theoretical or medical)</w:t>
      </w:r>
    </w:p>
    <w:p w14:paraId="24A7589C"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preserve biodiversity</w:t>
      </w:r>
    </w:p>
    <w:p w14:paraId="42FF2A32"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species are going extinct faster than ever</w:t>
      </w:r>
    </w:p>
    <w:p w14:paraId="52028B9E"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5</w:t>
      </w:r>
      <w:r w:rsidRPr="009B7D99">
        <w:rPr>
          <w:rFonts w:asciiTheme="majorHAnsi" w:hAnsiTheme="majorHAnsi" w:cstheme="majorHAnsi"/>
          <w:color w:val="00000A"/>
          <w:vertAlign w:val="superscript"/>
        </w:rPr>
        <w:t>th</w:t>
      </w:r>
      <w:r>
        <w:rPr>
          <w:rFonts w:asciiTheme="majorHAnsi" w:hAnsiTheme="majorHAnsi" w:cstheme="majorHAnsi"/>
          <w:color w:val="00000A"/>
        </w:rPr>
        <w:t xml:space="preserve"> great extinction?</w:t>
      </w:r>
    </w:p>
    <w:p w14:paraId="46B302DE"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need to know the genetic composition of the </w:t>
      </w:r>
      <w:proofErr w:type="spellStart"/>
      <w:r>
        <w:rPr>
          <w:rFonts w:asciiTheme="majorHAnsi" w:hAnsiTheme="majorHAnsi" w:cstheme="majorHAnsi"/>
          <w:color w:val="00000A"/>
        </w:rPr>
        <w:t>speices</w:t>
      </w:r>
      <w:proofErr w:type="spellEnd"/>
      <w:r>
        <w:rPr>
          <w:rFonts w:asciiTheme="majorHAnsi" w:hAnsiTheme="majorHAnsi" w:cstheme="majorHAnsi"/>
          <w:color w:val="00000A"/>
        </w:rPr>
        <w:t xml:space="preserve"> that sustain ecological communities </w:t>
      </w:r>
    </w:p>
    <w:p w14:paraId="5C81C9A6"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w:t>
      </w:r>
      <w:proofErr w:type="gramStart"/>
      <w:r>
        <w:rPr>
          <w:rFonts w:asciiTheme="majorHAnsi" w:hAnsiTheme="majorHAnsi" w:cstheme="majorHAnsi"/>
          <w:color w:val="00000A"/>
        </w:rPr>
        <w:t>the</w:t>
      </w:r>
      <w:proofErr w:type="gramEnd"/>
      <w:r>
        <w:rPr>
          <w:rFonts w:asciiTheme="majorHAnsi" w:hAnsiTheme="majorHAnsi" w:cstheme="majorHAnsi"/>
          <w:color w:val="00000A"/>
        </w:rPr>
        <w:t xml:space="preserve"> genome is the core </w:t>
      </w:r>
      <w:proofErr w:type="spellStart"/>
      <w:r>
        <w:rPr>
          <w:rFonts w:asciiTheme="majorHAnsi" w:hAnsiTheme="majorHAnsi" w:cstheme="majorHAnsi"/>
          <w:color w:val="00000A"/>
        </w:rPr>
        <w:t>entitiy</w:t>
      </w:r>
      <w:proofErr w:type="spellEnd"/>
      <w:r>
        <w:rPr>
          <w:rFonts w:asciiTheme="majorHAnsi" w:hAnsiTheme="majorHAnsi" w:cstheme="majorHAnsi"/>
          <w:color w:val="00000A"/>
        </w:rPr>
        <w:t xml:space="preserve"> to life”</w:t>
      </w:r>
    </w:p>
    <w:p w14:paraId="7A21DEAF"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previously focused on a single gene approach but genes do not exist in isolation, </w:t>
      </w:r>
    </w:p>
    <w:p w14:paraId="0068E9AC"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genetics have influenced </w:t>
      </w:r>
    </w:p>
    <w:p w14:paraId="53D915F8"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w:t>
      </w:r>
      <w:proofErr w:type="gramStart"/>
      <w:r>
        <w:rPr>
          <w:rFonts w:asciiTheme="majorHAnsi" w:hAnsiTheme="majorHAnsi" w:cstheme="majorHAnsi"/>
          <w:color w:val="00000A"/>
        </w:rPr>
        <w:t>genomics</w:t>
      </w:r>
      <w:proofErr w:type="gramEnd"/>
      <w:r>
        <w:rPr>
          <w:rFonts w:asciiTheme="majorHAnsi" w:hAnsiTheme="majorHAnsi" w:cstheme="majorHAnsi"/>
          <w:color w:val="00000A"/>
        </w:rPr>
        <w:t xml:space="preserve"> starts from a reference genome”</w:t>
      </w:r>
    </w:p>
    <w:p w14:paraId="4A2CA48F"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model genomic research has led to innumerous medical advances for humans </w:t>
      </w:r>
    </w:p>
    <w:p w14:paraId="2DB1E588"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humans are radically altering the natural world</w:t>
      </w:r>
    </w:p>
    <w:p w14:paraId="1CBF553F" w14:textId="77777777" w:rsidR="0088686E" w:rsidRDefault="0088686E" w:rsidP="0088686E">
      <w:pPr>
        <w:pStyle w:val="ListParagraph"/>
        <w:numPr>
          <w:ilvl w:val="2"/>
          <w:numId w:val="1"/>
        </w:numPr>
        <w:spacing w:line="276" w:lineRule="auto"/>
        <w:ind w:right="270"/>
        <w:rPr>
          <w:rFonts w:asciiTheme="majorHAnsi" w:hAnsiTheme="majorHAnsi" w:cstheme="majorHAnsi"/>
          <w:color w:val="00000A"/>
        </w:rPr>
      </w:pPr>
      <w:r>
        <w:rPr>
          <w:rFonts w:asciiTheme="majorHAnsi" w:hAnsiTheme="majorHAnsi" w:cstheme="majorHAnsi"/>
          <w:color w:val="00000A"/>
        </w:rPr>
        <w:t>we need to understand the effects of this</w:t>
      </w:r>
    </w:p>
    <w:p w14:paraId="73360642"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can understand what genetics lead to making a mammal a mammal and a reptile a reptile, or bats live for </w:t>
      </w:r>
      <w:proofErr w:type="gramStart"/>
      <w:r>
        <w:rPr>
          <w:rFonts w:asciiTheme="majorHAnsi" w:hAnsiTheme="majorHAnsi" w:cstheme="majorHAnsi"/>
          <w:color w:val="00000A"/>
        </w:rPr>
        <w:t>fucking</w:t>
      </w:r>
      <w:proofErr w:type="gramEnd"/>
      <w:r>
        <w:rPr>
          <w:rFonts w:asciiTheme="majorHAnsi" w:hAnsiTheme="majorHAnsi" w:cstheme="majorHAnsi"/>
          <w:color w:val="00000A"/>
        </w:rPr>
        <w:t xml:space="preserve"> ever</w:t>
      </w:r>
    </w:p>
    <w:p w14:paraId="7A9B10E7"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from just one mammal that currently doesn’t ha</w:t>
      </w:r>
    </w:p>
    <w:p w14:paraId="29E462BC" w14:textId="77777777" w:rsidR="0088686E" w:rsidRDefault="0088686E" w:rsidP="0088686E">
      <w:pPr>
        <w:pStyle w:val="ListParagraph"/>
        <w:numPr>
          <w:ilvl w:val="2"/>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know about blindness, </w:t>
      </w:r>
    </w:p>
    <w:p w14:paraId="39AC80AB" w14:textId="77777777" w:rsidR="0088686E" w:rsidRDefault="0088686E" w:rsidP="0088686E">
      <w:pPr>
        <w:pStyle w:val="ListParagraph"/>
        <w:numPr>
          <w:ilvl w:val="1"/>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disease susceptibility </w:t>
      </w:r>
    </w:p>
    <w:p w14:paraId="29D0E6B5" w14:textId="77777777" w:rsidR="0088686E" w:rsidRDefault="0088686E" w:rsidP="0088686E">
      <w:pPr>
        <w:spacing w:line="276" w:lineRule="auto"/>
        <w:ind w:right="270"/>
        <w:rPr>
          <w:rFonts w:asciiTheme="majorHAnsi" w:hAnsiTheme="majorHAnsi" w:cstheme="majorHAnsi"/>
          <w:color w:val="00000A"/>
        </w:rPr>
      </w:pPr>
      <w:r>
        <w:rPr>
          <w:rFonts w:asciiTheme="majorHAnsi" w:hAnsiTheme="majorHAnsi" w:cstheme="majorHAnsi"/>
          <w:color w:val="00000A"/>
        </w:rPr>
        <w:t>What could happen?</w:t>
      </w:r>
    </w:p>
    <w:p w14:paraId="4E2F6546"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scientific innovation</w:t>
      </w:r>
    </w:p>
    <w:p w14:paraId="0B4D1F20"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theories stemming from observations intangible to the naked eye</w:t>
      </w:r>
    </w:p>
    <w:p w14:paraId="28AFC94C" w14:textId="77777777" w:rsidR="0088686E"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contributing to a larger and </w:t>
      </w:r>
      <w:proofErr w:type="gramStart"/>
      <w:r>
        <w:rPr>
          <w:rFonts w:asciiTheme="majorHAnsi" w:hAnsiTheme="majorHAnsi" w:cstheme="majorHAnsi"/>
          <w:color w:val="00000A"/>
        </w:rPr>
        <w:t>ever growing</w:t>
      </w:r>
      <w:proofErr w:type="gramEnd"/>
      <w:r>
        <w:rPr>
          <w:rFonts w:asciiTheme="majorHAnsi" w:hAnsiTheme="majorHAnsi" w:cstheme="majorHAnsi"/>
          <w:color w:val="00000A"/>
        </w:rPr>
        <w:t xml:space="preserve"> resource </w:t>
      </w:r>
    </w:p>
    <w:p w14:paraId="7ACA24B3" w14:textId="77777777" w:rsidR="0088686E" w:rsidRPr="00286865" w:rsidRDefault="0088686E" w:rsidP="0088686E">
      <w:pPr>
        <w:pStyle w:val="ListParagraph"/>
        <w:numPr>
          <w:ilvl w:val="0"/>
          <w:numId w:val="1"/>
        </w:numPr>
        <w:spacing w:line="276" w:lineRule="auto"/>
        <w:ind w:right="270"/>
        <w:rPr>
          <w:rFonts w:asciiTheme="majorHAnsi" w:hAnsiTheme="majorHAnsi" w:cstheme="majorHAnsi"/>
          <w:color w:val="00000A"/>
        </w:rPr>
      </w:pPr>
      <w:r>
        <w:rPr>
          <w:rFonts w:asciiTheme="majorHAnsi" w:hAnsiTheme="majorHAnsi" w:cstheme="majorHAnsi"/>
          <w:color w:val="00000A"/>
        </w:rPr>
        <w:t xml:space="preserve">can better understand things like aging (insert bats), </w:t>
      </w:r>
    </w:p>
    <w:p w14:paraId="4C20A6B3" w14:textId="5D556E3C" w:rsidR="0088686E" w:rsidRDefault="0088686E"/>
    <w:p w14:paraId="3172DF05" w14:textId="1A3910EF" w:rsidR="0094076A" w:rsidRDefault="0094076A">
      <w:r>
        <w:t>Genome Intro: old</w:t>
      </w:r>
    </w:p>
    <w:p w14:paraId="5AD91282" w14:textId="77777777" w:rsidR="0094076A" w:rsidRPr="0021528F" w:rsidRDefault="0094076A" w:rsidP="0094076A">
      <w:pPr>
        <w:spacing w:line="276" w:lineRule="auto"/>
        <w:ind w:right="270"/>
        <w:rPr>
          <w:rFonts w:asciiTheme="majorHAnsi" w:hAnsiTheme="majorHAnsi" w:cstheme="majorHAnsi"/>
          <w:color w:val="00000A"/>
        </w:rPr>
      </w:pPr>
      <w:r w:rsidRPr="0021528F">
        <w:rPr>
          <w:rFonts w:asciiTheme="majorHAnsi" w:hAnsiTheme="majorHAnsi" w:cstheme="majorHAnsi"/>
          <w:color w:val="00000A"/>
        </w:rPr>
        <w:t xml:space="preserve">The use of next generation sequencing (NGS) technologies in conjunction with a highly contiguous and accurate reference genome increases the power and precision of inferences </w:t>
      </w:r>
      <w:r w:rsidRPr="0021528F">
        <w:rPr>
          <w:rFonts w:asciiTheme="majorHAnsi" w:hAnsiTheme="majorHAnsi" w:cstheme="majorHAnsi"/>
          <w:color w:val="00000A"/>
        </w:rPr>
        <w:lastRenderedPageBreak/>
        <w:t>made in population genetic studies (e.g., analyses of population structure, genetic diversity, and local adaptation)</w:t>
      </w:r>
      <w:r w:rsidRPr="0021528F">
        <w:rPr>
          <w:rFonts w:asciiTheme="majorHAnsi" w:hAnsiTheme="majorHAnsi" w:cstheme="majorHAnsi"/>
        </w:rPr>
        <w:fldChar w:fldCharType="begin"/>
      </w:r>
      <w:r w:rsidRPr="0021528F">
        <w:rPr>
          <w:rFonts w:asciiTheme="majorHAnsi" w:hAnsiTheme="majorHAnsi" w:cstheme="majorHAnsi"/>
          <w:color w:val="00000A"/>
        </w:rPr>
        <w:instrText>ADDIN ZOTERO_ITEM CSL_CITATION {"citationID":"g9w79XJU","properties":{"formattedCitation":"\\super 8\\nosupersub{}","plainCitation":"8","noteIndex":0},"citationItems":[{"id":213,"uris":["http://zotero.org/users/local/3tku6QP0/items/SJQIKWLY"],"uri":["http://zotero.org/users/local/3tku6QP0/items/SJQIKWLY"],"itemData":{"id":213,"type":"article-journal","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container-title":"Nature Reviews Genetics","DOI":"10.1038/nrg2844","ISSN":"1471-0064 (Electronic)\\r1471-0056 (Linking)","title":"Genomics and the future of conservation genetics","author":[{"family":"Allendorf","given":"Fred W."},{"family":"Hohenlohe","given":"Paul A."},{"family":"Luikart","given":"Gordon"}],"issued":{"date-parts":[["2010"]]}}}],"schema":"https://github.com/citation-style-language/schema/raw/master/csl-citation.json"}</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8</w:t>
      </w:r>
      <w:r w:rsidRPr="0021528F">
        <w:rPr>
          <w:rFonts w:asciiTheme="majorHAnsi" w:hAnsiTheme="majorHAnsi" w:cstheme="majorHAnsi"/>
          <w:color w:val="00000A"/>
        </w:rPr>
        <w:fldChar w:fldCharType="end"/>
      </w:r>
      <w:r w:rsidRPr="0021528F">
        <w:rPr>
          <w:rFonts w:asciiTheme="majorHAnsi" w:hAnsiTheme="majorHAnsi" w:cstheme="majorHAnsi"/>
          <w:color w:val="00000A"/>
        </w:rPr>
        <w:t>. Without a reference genome, DNA sequences captured by the sequencer but not aligned to a reference genome fail to account for how each piece of sequenced DNA interacts with all other sequences (i.e., linkage patterns). However, by aligning to a reference genome we know where each segment of sequenced DNA lies within the genome and relative to other sequenced DNA. An assembled genome vastly increases the power to answer questions concerning demography, adaptation, fitness, and disease susceptibility.</w:t>
      </w:r>
      <w:r w:rsidRPr="0021528F">
        <w:rPr>
          <w:rFonts w:asciiTheme="majorHAnsi" w:hAnsiTheme="majorHAnsi" w:cstheme="majorHAnsi"/>
        </w:rPr>
        <w:fldChar w:fldCharType="begin"/>
      </w:r>
      <w:r w:rsidRPr="0021528F">
        <w:rPr>
          <w:rFonts w:asciiTheme="majorHAnsi" w:hAnsiTheme="majorHAnsi" w:cstheme="majorHAnsi"/>
          <w:color w:val="00000A"/>
        </w:rPr>
        <w:instrText xml:space="preserve"> ADDIN ZOTERO_ITEM CSL_CITATION {"citationID":"u7gi3JVa","properties":{"formattedCitation":"\\super 9,10\\nosupersub{}","plainCitation":"9,10","noteIndex":0},"citationItems":[{"id":"YezxCNvE/GnQk4zHK","uris":["http://www.mendeley.com/documents/?uuid=7d097e57-88a8-4b7e-80e2-9363996b7f04"],"uri":["http://www.mendeley.com/documents/?uuid=7d097e57-88a8-4b7e-80e2-9363996b7f04"],"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id":"YezxCNvE/9c2lmnJ1","uris":["http://www.mendeley.com/documents/?uuid=66ff25a6-2c12-4c9c-b35c-19dddba8b7fa"],"uri":["http://www.mendeley.com/documents/?uuid=66ff25a6-2c12-4c9c-b35c-19dddba8b7fa"],"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9,10</w:t>
      </w:r>
      <w:r w:rsidRPr="0021528F">
        <w:rPr>
          <w:rFonts w:asciiTheme="majorHAnsi" w:hAnsiTheme="majorHAnsi" w:cstheme="majorHAnsi"/>
          <w:color w:val="00000A"/>
        </w:rPr>
        <w:fldChar w:fldCharType="end"/>
      </w:r>
      <w:r w:rsidRPr="0021528F">
        <w:rPr>
          <w:rFonts w:asciiTheme="majorHAnsi" w:hAnsiTheme="majorHAnsi" w:cstheme="majorHAnsi"/>
          <w:color w:val="00000A"/>
        </w:rPr>
        <w:t xml:space="preserve"> For example, previous work in Chinook salmon and steelhead found a small number of markers that were associated with run-timing in each species. In 2014, these markers were located on five different scaffolds and next to gaps in the highly fractured genome assembly. Reanalysis using long-reads to span gaps and reorient and link fragmented scaffolds demonstrated that all the associated markers were from a single locus (i.e., the GREB1L region)</w:t>
      </w:r>
      <w:r w:rsidRPr="0021528F">
        <w:rPr>
          <w:rFonts w:asciiTheme="majorHAnsi" w:hAnsiTheme="majorHAnsi" w:cstheme="majorHAnsi"/>
        </w:rPr>
        <w:fldChar w:fldCharType="begin"/>
      </w:r>
      <w:r w:rsidRPr="0021528F">
        <w:rPr>
          <w:rFonts w:asciiTheme="majorHAnsi" w:hAnsiTheme="majorHAnsi" w:cstheme="majorHAnsi"/>
          <w:color w:val="00000A"/>
        </w:rPr>
        <w:instrText xml:space="preserve"> ADDIN ZOTERO_ITEM CSL_CITATION {"citationID":"qb3OHMtd","properties":{"formattedCitation":"\\super 11\\nosupersub{}","plainCitation":"11","noteIndex":0},"citationItems":[{"id":"YezxCNvE/BjITKRJZ","uris":["http://www.mendeley.com/documents/?uuid=c6fd8232-bfc3-43ec-83ec-b1c559fc77f3"],"uri":["http://www.mendeley.com/documents/?uuid=c6fd8232-bfc3-43ec-83ec-b1c559fc77f3"],"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ptErfmMn/7LRVGlbr","issue":"August","issued":{"date-parts":[["2017"]]},"title":"The evolutionary basis of premature migration in Pacific salmon highlights the utility of genomics for informing conservation","type":"article-journal","volume":"3"}}],"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1</w:t>
      </w:r>
      <w:r w:rsidRPr="0021528F">
        <w:rPr>
          <w:rFonts w:asciiTheme="majorHAnsi" w:hAnsiTheme="majorHAnsi" w:cstheme="majorHAnsi"/>
          <w:color w:val="00000A"/>
        </w:rPr>
        <w:fldChar w:fldCharType="end"/>
      </w:r>
      <w:r w:rsidRPr="0021528F">
        <w:rPr>
          <w:rFonts w:asciiTheme="majorHAnsi" w:hAnsiTheme="majorHAnsi" w:cstheme="majorHAnsi"/>
          <w:color w:val="00000A"/>
        </w:rPr>
        <w:t>. Since the 2017 study, continued improvements to salmonid reference genomes have enabled more detailed mapping of life-history variation and phenotypic traits in the same locus</w:t>
      </w:r>
      <w:r w:rsidRPr="0021528F">
        <w:rPr>
          <w:rFonts w:asciiTheme="majorHAnsi" w:hAnsiTheme="majorHAnsi" w:cstheme="majorHAnsi"/>
        </w:rPr>
        <w:fldChar w:fldCharType="begin"/>
      </w:r>
      <w:r w:rsidRPr="0021528F">
        <w:rPr>
          <w:rFonts w:asciiTheme="majorHAnsi" w:hAnsiTheme="majorHAnsi" w:cstheme="majorHAnsi"/>
          <w:color w:val="00000A"/>
        </w:rPr>
        <w:instrText xml:space="preserve"> ADDIN ZOTERO_ITEM CSL_CITATION {"citationID":"Z621VvDn","properties":{"formattedCitation":"\\super 12\\nosupersub{}","plainCitation":"12","noteIndex":0},"citationItems":[{"id":"YezxCNvE/MxTbyPds","uris":["http://www.mendeley.com/documents/?uuid=c026ef43-5f1b-462a-a6ef-84fbd9b6a818"],"uri":["http://www.mendeley.com/documents/?uuid=c026ef43-5f1b-462a-a6ef-84fbd9b6a818"],"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schema":"https://github.com/citation-style-language/schema/raw/master/csl-citation.json"} </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2</w:t>
      </w:r>
      <w:r w:rsidRPr="0021528F">
        <w:rPr>
          <w:rFonts w:asciiTheme="majorHAnsi" w:hAnsiTheme="majorHAnsi" w:cstheme="majorHAnsi"/>
          <w:color w:val="00000A"/>
        </w:rPr>
        <w:fldChar w:fldCharType="end"/>
      </w:r>
      <w:r w:rsidRPr="0021528F">
        <w:rPr>
          <w:rFonts w:asciiTheme="majorHAnsi" w:hAnsiTheme="majorHAnsi" w:cstheme="majorHAnsi"/>
          <w:color w:val="00000A"/>
        </w:rPr>
        <w:t>, which may lead to significant changes in management. This example underscores how reference genomes can propel conservation research forward.</w:t>
      </w:r>
    </w:p>
    <w:p w14:paraId="54A7F22C" w14:textId="77777777" w:rsidR="0094076A" w:rsidRPr="0021528F" w:rsidRDefault="0094076A" w:rsidP="0094076A">
      <w:pPr>
        <w:spacing w:line="276" w:lineRule="auto"/>
        <w:ind w:right="270" w:firstLine="720"/>
        <w:rPr>
          <w:rFonts w:asciiTheme="majorHAnsi" w:hAnsiTheme="majorHAnsi" w:cstheme="majorHAnsi"/>
        </w:rPr>
      </w:pPr>
    </w:p>
    <w:p w14:paraId="4A025FDF" w14:textId="77777777" w:rsidR="0094076A" w:rsidRDefault="0094076A" w:rsidP="0094076A">
      <w:pPr>
        <w:spacing w:line="276" w:lineRule="auto"/>
        <w:ind w:right="270"/>
        <w:rPr>
          <w:rFonts w:asciiTheme="majorHAnsi" w:hAnsiTheme="majorHAnsi" w:cstheme="majorHAnsi"/>
          <w:color w:val="00000A"/>
        </w:rPr>
      </w:pPr>
      <w:r w:rsidRPr="0021528F">
        <w:rPr>
          <w:rFonts w:asciiTheme="majorHAnsi" w:hAnsiTheme="majorHAnsi" w:cstheme="majorHAnsi"/>
          <w:color w:val="00000A"/>
        </w:rPr>
        <w:t>Recently, genome sequencing technologies have become both more cost effective and efficient. “Hybrid assemblies” (assemblies that use multiple NGS technologies) are a reliable way to achieve a chromosome-scale high-quality genome assembly</w:t>
      </w:r>
      <w:r w:rsidRPr="0021528F">
        <w:rPr>
          <w:rFonts w:asciiTheme="majorHAnsi" w:hAnsiTheme="majorHAnsi" w:cstheme="majorHAnsi"/>
        </w:rPr>
        <w:fldChar w:fldCharType="begin"/>
      </w:r>
      <w:r w:rsidRPr="0021528F">
        <w:rPr>
          <w:rFonts w:asciiTheme="majorHAnsi" w:hAnsiTheme="majorHAnsi" w:cstheme="majorHAnsi"/>
          <w:color w:val="00000A"/>
        </w:rPr>
        <w:instrText>ADDIN ZOTERO_ITEM CSL_CITATION {"citationID":"bj9GvkSb","properties":{"formattedCitation":"\\super 13,14\\nosupersub{}","plainCitation":"13,14","noteIndex":0},"citationItems":[{"id":476,"uris":["http://zotero.org/users/local/3tku6QP0/items/BJS9BBAU"],"uri":["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3,14</w:t>
      </w:r>
      <w:r w:rsidRPr="0021528F">
        <w:rPr>
          <w:rFonts w:asciiTheme="majorHAnsi" w:hAnsiTheme="majorHAnsi" w:cstheme="majorHAnsi"/>
          <w:color w:val="00000A"/>
        </w:rPr>
        <w:fldChar w:fldCharType="end"/>
      </w:r>
      <w:r w:rsidRPr="0021528F">
        <w:rPr>
          <w:rFonts w:asciiTheme="majorHAnsi" w:hAnsiTheme="majorHAnsi" w:cstheme="majorHAnsi"/>
          <w:color w:val="00000A"/>
        </w:rPr>
        <w:t>. The Vertebrate Genomes Project, a consortium aimed towards developing an assembly pipeline and quality standards for genome assemblies of all vertebrates, established quality goal metrics for the continuity, completeness, and accuracy of reference genomes</w:t>
      </w:r>
      <w:r w:rsidRPr="0021528F">
        <w:rPr>
          <w:rFonts w:asciiTheme="majorHAnsi" w:hAnsiTheme="majorHAnsi" w:cstheme="majorHAnsi"/>
        </w:rPr>
        <w:fldChar w:fldCharType="begin"/>
      </w:r>
      <w:r w:rsidRPr="0021528F">
        <w:rPr>
          <w:rFonts w:asciiTheme="majorHAnsi" w:hAnsiTheme="majorHAnsi" w:cstheme="majorHAnsi"/>
          <w:color w:val="00000A"/>
        </w:rPr>
        <w:instrText>ADDIN ZOTERO_ITEM CSL_CITATION {"citationID":"8JRKz8OI","properties":{"formattedCitation":"\\super 14\\nosupersub{}","plainCitation":"14","noteIndex":0},"citationItems":[{"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4</w:t>
      </w:r>
      <w:r w:rsidRPr="0021528F">
        <w:rPr>
          <w:rFonts w:asciiTheme="majorHAnsi" w:hAnsiTheme="majorHAnsi" w:cstheme="majorHAnsi"/>
          <w:color w:val="00000A"/>
        </w:rPr>
        <w:fldChar w:fldCharType="end"/>
      </w:r>
      <w:r w:rsidRPr="0021528F">
        <w:rPr>
          <w:rFonts w:asciiTheme="majorHAnsi" w:hAnsiTheme="majorHAnsi" w:cstheme="majorHAnsi"/>
          <w:color w:val="00000A"/>
        </w:rPr>
        <w:t>. Therefore, a main goal of this project is to develop a highly accurate chromosome-scale reference genome, hereafter called “reference genome”, using linked-reads (Box 1), long-reads (Box 2), hi-c chromatin confirmation capture (Box 3), a genetic linkage map</w:t>
      </w:r>
      <w:r w:rsidRPr="0021528F">
        <w:rPr>
          <w:rFonts w:asciiTheme="majorHAnsi" w:hAnsiTheme="majorHAnsi" w:cstheme="majorHAnsi"/>
        </w:rPr>
        <w:fldChar w:fldCharType="begin"/>
      </w:r>
      <w:r w:rsidRPr="0021528F">
        <w:rPr>
          <w:rFonts w:asciiTheme="majorHAnsi" w:hAnsiTheme="majorHAnsi" w:cstheme="majorHAnsi"/>
          <w:color w:val="00000A"/>
        </w:rPr>
        <w:instrText>ADDIN ZOTERO_ITEM CSL_CITATION {"citationID":"sXgPEv10","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w:instrText>
      </w:r>
      <w:r w:rsidRPr="0021528F">
        <w:rPr>
          <w:rFonts w:asciiTheme="majorHAnsi" w:hAnsiTheme="majorHAnsi" w:cstheme="majorHAnsi"/>
          <w:color w:val="00000A"/>
        </w:rPr>
        <w:fldChar w:fldCharType="separate"/>
      </w:r>
      <w:r w:rsidRPr="0021528F">
        <w:rPr>
          <w:rFonts w:asciiTheme="majorHAnsi" w:hAnsiTheme="majorHAnsi" w:cstheme="majorHAnsi"/>
          <w:color w:val="000080"/>
          <w:vertAlign w:val="superscript"/>
        </w:rPr>
        <w:t>15</w:t>
      </w:r>
      <w:r w:rsidRPr="0021528F">
        <w:rPr>
          <w:rFonts w:asciiTheme="majorHAnsi" w:hAnsiTheme="majorHAnsi" w:cstheme="majorHAnsi"/>
          <w:color w:val="00000A"/>
        </w:rPr>
        <w:fldChar w:fldCharType="end"/>
      </w:r>
      <w:r w:rsidRPr="0021528F">
        <w:rPr>
          <w:rFonts w:asciiTheme="majorHAnsi" w:hAnsiTheme="majorHAnsi" w:cstheme="majorHAnsi"/>
          <w:color w:val="00000A"/>
        </w:rPr>
        <w:t xml:space="preserve"> and various assembly software programs (Figure 1).</w:t>
      </w:r>
    </w:p>
    <w:p w14:paraId="1A4B6E74" w14:textId="77777777" w:rsidR="0094076A" w:rsidRDefault="0094076A"/>
    <w:sectPr w:rsidR="009407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Ê)Õ˛">
    <w:altName w:val="Calibri"/>
    <w:panose1 w:val="020B0604020202020204"/>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0395B"/>
    <w:multiLevelType w:val="hybridMultilevel"/>
    <w:tmpl w:val="2C88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B4D"/>
    <w:rsid w:val="0088686E"/>
    <w:rsid w:val="0094076A"/>
    <w:rsid w:val="00A7435B"/>
    <w:rsid w:val="00EC7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EB17681"/>
  <w15:chartTrackingRefBased/>
  <w15:docId w15:val="{EBCAAA3F-AA63-4F4E-BEFB-512EE5C4B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68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7367</Words>
  <Characters>41993</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cp:revision>
  <dcterms:created xsi:type="dcterms:W3CDTF">2022-08-26T19:20:00Z</dcterms:created>
  <dcterms:modified xsi:type="dcterms:W3CDTF">2022-08-27T01:50:00Z</dcterms:modified>
</cp:coreProperties>
</file>